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02470CFF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proofErr w:type="spellStart"/>
      <w:r w:rsidRPr="006C5651">
        <w:rPr>
          <w:b/>
          <w:sz w:val="32"/>
          <w:szCs w:val="32"/>
        </w:rPr>
        <w:t>web</w:t>
      </w:r>
      <w:proofErr w:type="spellEnd"/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4B3B80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4B3B80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4B3B80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4B3B80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1A7E2ABC" w14:textId="77777777" w:rsidR="0050356D" w:rsidRPr="007A76A4" w:rsidRDefault="0016336E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5262582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2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3A3DDE" w14:textId="77777777" w:rsidR="0050356D" w:rsidRPr="007A76A4" w:rsidRDefault="00F86E00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375262583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 xml:space="preserve">Обзор литературы </w:t>
            </w:r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  <w:highlight w:val="red"/>
              </w:rPr>
              <w:t>ССЫЛКИ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3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646A1A" w14:textId="77777777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5262582"/>
      <w:r w:rsidRPr="001C42D9">
        <w:lastRenderedPageBreak/>
        <w:t>Введение</w:t>
      </w:r>
      <w:bookmarkEnd w:id="2"/>
      <w:bookmarkEnd w:id="3"/>
    </w:p>
    <w:p w14:paraId="70B7B202" w14:textId="2B37D2CB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русско-язычном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сегменте сети Интернет осуществляется в 5-ти наиболее популярных поисковых системах [1]: Яндекс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Google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поиск Mail.ru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Rambler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Yahoo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>. 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 Для решения этой задачи существуют системы мониторинга</w:t>
      </w:r>
      <w:proofErr w:type="gramStart"/>
      <w:r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F12A16">
        <w:rPr>
          <w:rFonts w:ascii="Times New Roman" w:eastAsia="Times New Roman" w:hAnsi="Times New Roman" w:cs="Times New Roman"/>
          <w:sz w:val="28"/>
          <w:szCs w:val="28"/>
          <w:highlight w:val="yellow"/>
        </w:rPr>
        <w:t>[]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</w:p>
    <w:p w14:paraId="5B81FB0C" w14:textId="4550BC3E" w:rsidR="00903F85" w:rsidRPr="00943CC8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Актуальность данной темы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(0.5 </w:t>
      </w:r>
      <w:proofErr w:type="spellStart"/>
      <w:proofErr w:type="gramStart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стр</w:t>
      </w:r>
      <w:proofErr w:type="spellEnd"/>
      <w:proofErr w:type="gramEnd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)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 обусловлена необходимостью постоянного 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r w:rsidR="00F451C4" w:rsidRPr="004917EC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</w:t>
      </w:r>
      <w:proofErr w:type="spellStart"/>
      <w:r w:rsidR="00161EDC">
        <w:rPr>
          <w:rFonts w:ascii="Times New Roman" w:eastAsia="Times New Roman" w:hAnsi="Times New Roman" w:cs="Times New Roman"/>
          <w:sz w:val="28"/>
          <w:szCs w:val="28"/>
        </w:rPr>
        <w:t>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earch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ngine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позволяет</w:t>
      </w:r>
      <w:ins w:id="4" w:author="Gleb Radchenko" w:date="2014-01-09T11:31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и </w:t>
      </w:r>
      <w:r w:rsidR="00F451C4" w:rsidRPr="00F60A98">
        <w:rPr>
          <w:rFonts w:ascii="Times New Roman" w:eastAsia="Times New Roman" w:hAnsi="Times New Roman" w:cs="Times New Roman"/>
          <w:sz w:val="28"/>
          <w:szCs w:val="28"/>
        </w:rPr>
        <w:t>оптимизировать расходы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04148E3" w14:textId="77777777" w:rsidR="0016336E" w:rsidRDefault="0016336E" w:rsidP="0016336E">
      <w:pPr>
        <w:pStyle w:val="1"/>
      </w:pPr>
      <w:bookmarkStart w:id="5" w:name="_Toc375262583"/>
      <w:r>
        <w:lastRenderedPageBreak/>
        <w:t>Обзор литературы</w:t>
      </w:r>
      <w:r w:rsidR="002547C2">
        <w:t xml:space="preserve"> </w:t>
      </w:r>
      <w:r w:rsidR="002547C2" w:rsidRPr="002547C2">
        <w:rPr>
          <w:highlight w:val="red"/>
        </w:rPr>
        <w:t>ССЫЛКИ</w:t>
      </w:r>
      <w:bookmarkEnd w:id="5"/>
    </w:p>
    <w:p w14:paraId="53A8F541" w14:textId="736BD1F2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7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</w:t>
      </w:r>
      <w:r w:rsidR="00FC0F88" w:rsidRPr="004B3B80">
        <w:rPr>
          <w:rFonts w:ascii="Times New Roman" w:eastAsia="Times New Roman" w:hAnsi="Times New Roman" w:cs="Times New Roman"/>
          <w:sz w:val="28"/>
          <w:szCs w:val="28"/>
        </w:rPr>
        <w:t xml:space="preserve"> в о</w:t>
      </w:r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пределенном порядке располагаются </w:t>
      </w:r>
      <w:hyperlink r:id="rId8" w:tooltip="Ссылка" w:history="1">
        <w:r w:rsidR="00FC0F88" w:rsidRPr="004B3B80">
          <w:rPr>
            <w:rFonts w:ascii="Times New Roman" w:eastAsia="Times New Roman" w:hAnsi="Times New Roman" w:cs="Times New Roman"/>
            <w:sz w:val="28"/>
            <w:szCs w:val="28"/>
          </w:rPr>
          <w:t>ссылки</w:t>
        </w:r>
      </w:hyperlink>
      <w:r w:rsidR="00E704DA" w:rsidRPr="004B3B80">
        <w:rPr>
          <w:rFonts w:ascii="Times New Roman" w:eastAsia="Times New Roman" w:hAnsi="Times New Roman" w:cs="Times New Roman"/>
          <w:sz w:val="28"/>
          <w:szCs w:val="28"/>
        </w:rPr>
        <w:t xml:space="preserve"> на веб-ресурсы, которые, по мнению поисковой системы, наиболее соответствуют указанному запросу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 w:rsidRPr="00E61C62">
        <w:rPr>
          <w:rFonts w:ascii="Times New Roman" w:eastAsia="Times New Roman" w:hAnsi="Times New Roman" w:cs="Times New Roman"/>
          <w:sz w:val="28"/>
          <w:szCs w:val="28"/>
        </w:rPr>
        <w:t>[3]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7239CFE7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Анализ выдачи позволяет сделать некоторые предположения о том, на основе каких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ов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производится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>е результатов поисковой выдачи.</w:t>
      </w:r>
      <w:proofErr w:type="gramStart"/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  <w:proofErr w:type="gramEnd"/>
      <w:r w:rsid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Благодаря независимости признаков ранжирования от смыслового наполнения сайта, в рамках одной поисковой системы можно использовать одну и ту же модель ранжирования для запросов из совсем разных областей знаний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A0518A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id" : "ITEM-1", "issued" : { "date-parts" : [ [ "2011" ] ] }, "page" : "69-77", "title" : "\u0423\u0434\u043a 004.738.52 \u043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 ], "mendeley" : { "previouslyFormattedCitation" : "[1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A0518A" w:rsidRPr="00A0518A">
        <w:rPr>
          <w:rFonts w:ascii="Times New Roman" w:eastAsia="Times New Roman" w:hAnsi="Times New Roman" w:cs="Times New Roman"/>
          <w:noProof/>
          <w:sz w:val="28"/>
          <w:szCs w:val="28"/>
        </w:rPr>
        <w:t>[1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0C71D5CC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Результаты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исследовани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й 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>
        <w:rPr>
          <w:rFonts w:ascii="Times New Roman" w:eastAsia="Times New Roman" w:hAnsi="Times New Roman" w:cs="Times New Roman"/>
          <w:sz w:val="28"/>
          <w:szCs w:val="28"/>
        </w:rPr>
        <w:t>показывают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 xml:space="preserve">, что более </w:t>
      </w:r>
      <w:r>
        <w:rPr>
          <w:rFonts w:ascii="Times New Roman" w:eastAsia="Times New Roman" w:hAnsi="Times New Roman" w:cs="Times New Roman"/>
          <w:sz w:val="28"/>
          <w:szCs w:val="28"/>
        </w:rPr>
        <w:t>7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0% пользователей сети Интернет находят интересующие их ресурсы, используя поисковые системы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[2]</w:t>
      </w:r>
      <w:r w:rsidRPr="008A312D">
        <w:rPr>
          <w:rFonts w:ascii="Times New Roman" w:eastAsia="Times New Roman" w:hAnsi="Times New Roman" w:cs="Times New Roman"/>
          <w:sz w:val="28"/>
          <w:szCs w:val="28"/>
        </w:rPr>
        <w:t>.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proofErr w:type="gramStart"/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направлена на повышение ранга сайта в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 выдаче,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451C4">
        <w:rPr>
          <w:rFonts w:ascii="Times New Roman" w:eastAsia="Times New Roman" w:hAnsi="Times New Roman" w:cs="Times New Roman"/>
          <w:sz w:val="28"/>
          <w:szCs w:val="28"/>
        </w:rPr>
        <w:t xml:space="preserve">что </w:t>
      </w:r>
      <w:r>
        <w:rPr>
          <w:rFonts w:ascii="Times New Roman" w:eastAsia="Times New Roman" w:hAnsi="Times New Roman" w:cs="Times New Roman"/>
          <w:sz w:val="28"/>
          <w:szCs w:val="28"/>
        </w:rPr>
        <w:t>позволяет увеличить посещаемость сайта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</w:t>
      </w:r>
      <w:proofErr w:type="gramEnd"/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9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>дает возможность осуществлять контроль за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lastRenderedPageBreak/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41D7FFC2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0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r w:rsidR="00E924A9">
        <w:t xml:space="preserve">)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истема «</w:t>
      </w:r>
      <w:proofErr w:type="spellStart"/>
      <w:r w:rsidR="00FA43B3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» позволяет созда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Интернет-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и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добавить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е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ы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будет производиться мониторинг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поисковых системах России, Украины</w:t>
      </w:r>
      <w:r w:rsidR="00FA43B3" w:rsidRPr="00E924A9">
        <w:rPr>
          <w:rFonts w:ascii="Times New Roman" w:eastAsia="Times New Roman" w:hAnsi="Times New Roman" w:cs="Times New Roman"/>
          <w:sz w:val="28"/>
          <w:szCs w:val="28"/>
        </w:rPr>
        <w:t xml:space="preserve"> и Белорусс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ии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находится продвигаемый ресурс, количество запросов в месяц</w:t>
      </w:r>
      <w:proofErr w:type="gramStart"/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.</w:t>
      </w:r>
      <w:proofErr w:type="gramEnd"/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сервиса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>то, что его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 основная функция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–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латное размещение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сылок на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сторонних ресурсах в целях увеличения показателей продвигаемых ресурсов либо повышения их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 w:rsidRPr="00F12A16">
        <w:rPr>
          <w:rFonts w:ascii="Times New Roman" w:eastAsia="Times New Roman" w:hAnsi="Times New Roman" w:cs="Times New Roman"/>
          <w:sz w:val="28"/>
          <w:szCs w:val="28"/>
        </w:rPr>
        <w:t>посещаемости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8E2E9D"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F12A16">
        <w:rPr>
          <w:rFonts w:ascii="Times New Roman" w:eastAsia="Times New Roman" w:hAnsi="Times New Roman" w:cs="Times New Roman"/>
          <w:sz w:val="28"/>
          <w:szCs w:val="28"/>
        </w:rPr>
        <w:t>там неудобно.</w:t>
      </w:r>
    </w:p>
    <w:p w14:paraId="243E3E26" w14:textId="4013E2F2" w:rsidR="00834253" w:rsidRPr="00834253" w:rsidRDefault="00FA43B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Множество </w:t>
      </w:r>
      <w:r w:rsidR="00834253"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proofErr w:type="spellStart"/>
      <w:r w:rsidR="00834253"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 w:rsidR="00834253"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hyperlink r:id="rId11" w:history="1">
        <w:r w:rsidR="00834253"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="00834253" w:rsidRPr="004B3B80">
        <w:rPr>
          <w:rFonts w:ascii="Times New Roman" w:eastAsia="Times New Roman" w:hAnsi="Times New Roman" w:cs="Times New Roman"/>
          <w:sz w:val="28"/>
          <w:szCs w:val="28"/>
        </w:rPr>
        <w:t>)</w:t>
      </w:r>
      <w:r w:rsidRPr="004B3B80">
        <w:rPr>
          <w:rFonts w:ascii="Times New Roman" w:eastAsia="Times New Roman" w:hAnsi="Times New Roman" w:cs="Times New Roman"/>
          <w:sz w:val="28"/>
          <w:szCs w:val="28"/>
        </w:rPr>
        <w:t>, включая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3AEA0E" w:rsidR="00834253" w:rsidRPr="00834253" w:rsidRDefault="0083425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ль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й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>;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59545934" w14:textId="006FC17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 информац</w:t>
      </w:r>
      <w:r w:rsidR="00FA43B3" w:rsidRPr="00F12A16">
        <w:rPr>
          <w:rFonts w:ascii="Times New Roman" w:eastAsia="Times New Roman" w:hAnsi="Times New Roman" w:cs="Times New Roman"/>
          <w:sz w:val="28"/>
          <w:szCs w:val="28"/>
        </w:rPr>
        <w:t>ии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6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F12A16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436F3A6E" w:rsidR="00834253" w:rsidRPr="00834253" w:rsidRDefault="00FA43B3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получение 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12A16">
        <w:rPr>
          <w:rFonts w:ascii="Times New Roman" w:eastAsia="Times New Roman" w:hAnsi="Times New Roman" w:cs="Times New Roman"/>
          <w:sz w:val="28"/>
          <w:szCs w:val="28"/>
        </w:rPr>
        <w:t>о результатах продвижения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2389ECD0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ый сервис -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r w:rsidR="00FA43B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[5]</w:t>
      </w:r>
      <w:ins w:id="7" w:author="Gleb Radchenko" w:date="2014-01-09T11:45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.</w:t>
        </w:r>
      </w:ins>
    </w:p>
    <w:p w14:paraId="540D90B7" w14:textId="3483939C" w:rsidR="00027F0D" w:rsidRPr="00E61C62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 xml:space="preserve">После изучения существующих решений было принято решение реализовать требуемую функциональность 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ins w:id="8" w:author="Gleb Radchenko" w:date="2014-01-09T11:45:00Z">
        <w:r w:rsidR="00FA43B3">
          <w:rPr>
            <w:kern w:val="0"/>
            <w:szCs w:val="28"/>
          </w:rPr>
          <w:t xml:space="preserve"> []</w:t>
        </w:r>
      </w:ins>
      <w:r w:rsidR="00A600C1" w:rsidRPr="00A600C1">
        <w:rPr>
          <w:kern w:val="0"/>
          <w:szCs w:val="28"/>
        </w:rPr>
        <w:t xml:space="preserve"> — высокоуровневый веб-</w:t>
      </w:r>
      <w:proofErr w:type="spellStart"/>
      <w:r w:rsidR="00A600C1" w:rsidRPr="00A600C1">
        <w:rPr>
          <w:kern w:val="0"/>
          <w:szCs w:val="28"/>
        </w:rPr>
        <w:t>фреймворк</w:t>
      </w:r>
      <w:proofErr w:type="spellEnd"/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 xml:space="preserve">, </w:t>
      </w:r>
      <w:r w:rsidR="00A600C1" w:rsidRPr="00A600C1">
        <w:rPr>
          <w:kern w:val="0"/>
          <w:szCs w:val="28"/>
        </w:rPr>
        <w:lastRenderedPageBreak/>
        <w:t>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r w:rsidR="001F13F5">
        <w:rPr>
          <w:iCs/>
          <w:kern w:val="0"/>
        </w:rPr>
        <w:t>Bootstrap</w:t>
      </w:r>
      <w:proofErr w:type="spellEnd"/>
      <w:r w:rsidR="001F13F5">
        <w:rPr>
          <w:iCs/>
          <w:kern w:val="0"/>
        </w:rPr>
        <w:t xml:space="preserve"> </w:t>
      </w:r>
      <w:ins w:id="9" w:author="Gleb Radchenko" w:date="2014-01-09T11:45:00Z">
        <w:r w:rsidR="00FA43B3" w:rsidRPr="00F12A16">
          <w:rPr>
            <w:iCs/>
            <w:kern w:val="0"/>
          </w:rPr>
          <w:t>[]</w:t>
        </w:r>
      </w:ins>
      <w:r w:rsidR="001F13F5">
        <w:rPr>
          <w:iCs/>
          <w:kern w:val="0"/>
        </w:rPr>
        <w:t xml:space="preserve"> -  простой и легко настраиваемый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F12A16">
        <w:rPr>
          <w:kern w:val="0"/>
          <w:szCs w:val="28"/>
        </w:rPr>
        <w:t xml:space="preserve"> </w:t>
      </w:r>
      <w:r w:rsidR="00FA43B3" w:rsidRPr="00F12A16">
        <w:rPr>
          <w:kern w:val="0"/>
          <w:szCs w:val="28"/>
        </w:rPr>
        <w:t>платформа</w:t>
      </w:r>
      <w:r w:rsidR="00FA43B3" w:rsidRPr="00FA43B3">
        <w:rPr>
          <w:kern w:val="0"/>
          <w:szCs w:val="28"/>
        </w:rPr>
        <w:t xml:space="preserve"> </w:t>
      </w:r>
      <w:r w:rsidR="001F13F5" w:rsidRPr="001F13F5">
        <w:rPr>
          <w:kern w:val="0"/>
          <w:szCs w:val="28"/>
        </w:rPr>
        <w:t xml:space="preserve">для более </w:t>
      </w:r>
      <w:proofErr w:type="gramStart"/>
      <w:r w:rsidR="001F13F5" w:rsidRPr="001F13F5">
        <w:rPr>
          <w:kern w:val="0"/>
          <w:szCs w:val="28"/>
        </w:rPr>
        <w:t>быстрой</w:t>
      </w:r>
      <w:proofErr w:type="gramEnd"/>
      <w:r w:rsidR="001F13F5" w:rsidRPr="001F13F5">
        <w:rPr>
          <w:kern w:val="0"/>
          <w:szCs w:val="28"/>
        </w:rPr>
        <w:t xml:space="preserve"> и удобной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разработки.</w:t>
      </w:r>
      <w:r w:rsidR="00E61C62" w:rsidRPr="00E61C62">
        <w:rPr>
          <w:kern w:val="0"/>
          <w:szCs w:val="28"/>
        </w:rPr>
        <w:t>[6]</w:t>
      </w:r>
    </w:p>
    <w:p w14:paraId="234DA780" w14:textId="77777777" w:rsidR="00F12A16" w:rsidRDefault="001C42D9" w:rsidP="00BB491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Целью данной работы</w:t>
      </w:r>
      <w:r w:rsidR="00BB4910" w:rsidRPr="00BB4910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 xml:space="preserve"> (1 предложение)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EA1E31">
        <w:rPr>
          <w:rFonts w:ascii="Times New Roman" w:eastAsia="Times New Roman" w:hAnsi="Times New Roman" w:cs="Times New Roman"/>
          <w:sz w:val="28"/>
          <w:szCs w:val="28"/>
        </w:rPr>
        <w:t>р</w:t>
      </w:r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азработка </w:t>
      </w:r>
      <w:proofErr w:type="spellStart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>web</w:t>
      </w:r>
      <w:proofErr w:type="spellEnd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</w:t>
      </w:r>
      <w:r w:rsidR="002A22C9">
        <w:rPr>
          <w:rFonts w:ascii="Times New Roman" w:eastAsia="Times New Roman" w:hAnsi="Times New Roman" w:cs="Times New Roman"/>
          <w:sz w:val="28"/>
          <w:szCs w:val="28"/>
        </w:rPr>
        <w:t>Яндекс</w:t>
      </w:r>
      <w:r w:rsidR="00EA1E31">
        <w:rPr>
          <w:rFonts w:ascii="Times New Roman" w:eastAsia="Times New Roman" w:hAnsi="Times New Roman" w:cs="Times New Roman"/>
          <w:sz w:val="28"/>
          <w:szCs w:val="28"/>
        </w:rPr>
        <w:t>.</w:t>
      </w:r>
      <w:r w:rsidR="00BB4910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</w:p>
    <w:p w14:paraId="277596C5" w14:textId="751F96B7" w:rsidR="00BB4910" w:rsidRDefault="00BB4910" w:rsidP="00BB491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Для достижения указанной цели необходимо решить следующие задачи:</w:t>
      </w:r>
    </w:p>
    <w:p w14:paraId="6525D8AF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> </w:t>
      </w:r>
      <w:r w:rsidRPr="00EA1E31">
        <w:rPr>
          <w:kern w:val="0"/>
          <w:szCs w:val="28"/>
        </w:rPr>
        <w:t xml:space="preserve">изучить возможности работы с базой </w:t>
      </w:r>
      <w:r>
        <w:rPr>
          <w:kern w:val="0"/>
          <w:szCs w:val="28"/>
        </w:rPr>
        <w:t xml:space="preserve">данных </w:t>
      </w:r>
      <w:proofErr w:type="spellStart"/>
      <w:r w:rsidRPr="00EA1E31">
        <w:rPr>
          <w:kern w:val="0"/>
          <w:szCs w:val="28"/>
        </w:rPr>
        <w:t>PostgreSQL</w:t>
      </w:r>
      <w:proofErr w:type="spellEnd"/>
      <w:r w:rsidRPr="00EA1E31">
        <w:rPr>
          <w:kern w:val="0"/>
          <w:szCs w:val="28"/>
        </w:rPr>
        <w:t>;</w:t>
      </w:r>
    </w:p>
    <w:p w14:paraId="77F69899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 xml:space="preserve"> изучить возможности работы с </w:t>
      </w:r>
      <w:proofErr w:type="spellStart"/>
      <w:r w:rsidRPr="0016336E">
        <w:rPr>
          <w:kern w:val="0"/>
          <w:szCs w:val="28"/>
        </w:rPr>
        <w:t>фреймворком</w:t>
      </w:r>
      <w:proofErr w:type="spellEnd"/>
      <w:r w:rsidRPr="0016336E">
        <w:rPr>
          <w:kern w:val="0"/>
          <w:szCs w:val="28"/>
        </w:rPr>
        <w:t xml:space="preserve"> </w:t>
      </w:r>
      <w:proofErr w:type="spellStart"/>
      <w:r w:rsidRPr="0016336E">
        <w:rPr>
          <w:kern w:val="0"/>
          <w:szCs w:val="28"/>
        </w:rPr>
        <w:t>Django</w:t>
      </w:r>
      <w:proofErr w:type="spellEnd"/>
      <w:r w:rsidR="00027F0D" w:rsidRPr="00027F0D">
        <w:rPr>
          <w:kern w:val="0"/>
          <w:szCs w:val="28"/>
        </w:rPr>
        <w:t>;</w:t>
      </w:r>
    </w:p>
    <w:p w14:paraId="4A491C6B" w14:textId="77777777" w:rsidR="001C42D9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изучить существующие подходы разработки веб-приложений для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работы с базой данных;</w:t>
      </w:r>
    </w:p>
    <w:p w14:paraId="71D41201" w14:textId="77777777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изучить технологии программирования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Python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6FC3A819" w14:textId="26F694F3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реализовать веб-приложение для </w:t>
      </w:r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r w:rsidR="002A22C9">
        <w:rPr>
          <w:rFonts w:ascii="Times New Roman" w:eastAsia="Times New Roman" w:hAnsi="Times New Roman" w:cs="Times New Roman"/>
          <w:sz w:val="28"/>
          <w:szCs w:val="28"/>
        </w:rPr>
        <w:t>Яндекс</w:t>
      </w:r>
    </w:p>
    <w:p w14:paraId="4014AB1D" w14:textId="71D2474F" w:rsidR="001F13F5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>
        <w:rPr>
          <w:rFonts w:ascii="Times New Roman" w:eastAsia="Times New Roman" w:hAnsi="Times New Roman" w:cs="Times New Roman"/>
          <w:noProof/>
          <w:sz w:val="28"/>
          <w:szCs w:val="28"/>
        </w:rPr>
        <w:lastRenderedPageBreak/>
        <w:drawing>
          <wp:inline distT="0" distB="0" distL="0" distR="0" wp14:anchorId="7CC02A72" wp14:editId="43D8DE3B">
            <wp:extent cx="3277235" cy="8697595"/>
            <wp:effectExtent l="0" t="0" r="0" b="8255"/>
            <wp:docPr id="1" name="Рисунок 1" descr="C:\Users\Крокодил\Downloads\Basic Use Case Diagram - Use Case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Крокодил\Downloads\Basic Use Case Diagram - Use Case (2)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77235" cy="8697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10" w:name="_GoBack"/>
      <w:bookmarkEnd w:id="10"/>
    </w:p>
    <w:p w14:paraId="5DEC0F5E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4416708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BE89E2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608ECBB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F6E873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E473009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0C0AB34C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18D1EFD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DEA821C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588E60D6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6925C489" w14:textId="77777777" w:rsidR="00F234DE" w:rsidRDefault="00F234DE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3F53DE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5A1C5D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A2F1D7E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7C8B75E9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0D3777B0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алгоритмов и методов. Проведём некоторое сравнение с уже существующими подобными системами.</w:t>
      </w:r>
    </w:p>
    <w:p w14:paraId="23F76126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260100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</w:rPr>
      </w:pPr>
      <w:bookmarkStart w:id="11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11"/>
    </w:p>
    <w:p w14:paraId="30D47B7D" w14:textId="77777777" w:rsidR="00BE72EC" w:rsidRPr="00BE72EC" w:rsidRDefault="00A0518A" w:rsidP="00BE72EC">
      <w:pPr>
        <w:pStyle w:val="af6"/>
        <w:ind w:left="640" w:hanging="640"/>
        <w:divId w:val="959724286"/>
        <w:rPr>
          <w:noProof/>
          <w:sz w:val="28"/>
        </w:rPr>
      </w:pPr>
      <w:r>
        <w:rPr>
          <w:sz w:val="28"/>
        </w:rPr>
        <w:fldChar w:fldCharType="begin" w:fldLock="1"/>
      </w:r>
      <w:r>
        <w:rPr>
          <w:sz w:val="28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Pr="00A0518A">
        <w:rPr>
          <w:noProof/>
          <w:sz w:val="28"/>
        </w:rPr>
        <w:t xml:space="preserve">1. </w:t>
      </w:r>
      <w:r w:rsidRPr="00A0518A">
        <w:rPr>
          <w:noProof/>
          <w:sz w:val="28"/>
        </w:rPr>
        <w:tab/>
        <w:t xml:space="preserve">Удк 004.738.52 построение и сравнительный анализ моделей ранжирования результатов работы поисковых систем google и яндекс. 2011. P. 69–77. </w:t>
      </w:r>
    </w:p>
    <w:p w14:paraId="62924AFE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</w:rPr>
        <w:fldChar w:fldCharType="end"/>
      </w:r>
    </w:p>
    <w:bookmarkStart w:id="12" w:name="BAC_2010"/>
    <w:p w14:paraId="2153D1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2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C</w:t>
      </w:r>
      <w:r w:rsidRPr="00643CBC">
        <w:rPr>
          <w:rFonts w:ascii="Times New Roman" w:eastAsia="Times New Roman" w:hAnsi="Times New Roman" w:cs="Times New Roman"/>
          <w:sz w:val="28"/>
          <w:szCs w:val="28"/>
          <w:lang w:val="en-US"/>
        </w:rPr>
        <w:t>ossa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3" w:history="1"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www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cossa</w:t>
        </w:r>
        <w:proofErr w:type="spellEnd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proofErr w:type="spellEnd"/>
      </w:hyperlink>
      <w:r w:rsidRPr="00643CBC">
        <w:rPr>
          <w:rStyle w:val="af4"/>
          <w:rFonts w:ascii="Times New Roman" w:eastAsia="Times New Roman" w:hAnsi="Times New Roman" w:cs="Times New Roman"/>
          <w:sz w:val="28"/>
          <w:szCs w:val="28"/>
        </w:rPr>
        <w:t>/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3" w:name="BJ_2010"/>
    <w:p w14:paraId="27909D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3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W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eb</w:t>
      </w:r>
      <w:r>
        <w:rPr>
          <w:rFonts w:ascii="Times New Roman" w:eastAsia="Times New Roman" w:hAnsi="Times New Roman" w:cs="Times New Roman"/>
          <w:sz w:val="28"/>
          <w:lang w:val="en-US"/>
        </w:rPr>
        <w:t>E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ffector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4" w:history="1"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Pr="00643CBC">
          <w:rPr>
            <w:rFonts w:ascii="Times New Roman" w:eastAsia="Times New Roman" w:hAnsi="Times New Roman" w:cs="Times New Roman"/>
            <w:sz w:val="28"/>
          </w:rPr>
          <w:t>://</w:t>
        </w:r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ww</w:t>
        </w:r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ebeffector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ru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4" w:name="BOF_2010"/>
    <w:p w14:paraId="71EEC319" w14:textId="77777777" w:rsidR="00BB4910" w:rsidRPr="00A0518A" w:rsidRDefault="00A0518A" w:rsidP="00A0518A">
      <w:pPr>
        <w:pStyle w:val="af6"/>
        <w:spacing w:line="360" w:lineRule="auto"/>
        <w:rPr>
          <w:sz w:val="28"/>
        </w:rPr>
      </w:pPr>
      <w:r w:rsidRPr="00BB4910">
        <w:rPr>
          <w:sz w:val="28"/>
        </w:rPr>
        <w:fldChar w:fldCharType="begin"/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instrText>AUTONUMLGL</w:instrText>
      </w:r>
      <w:r w:rsidRPr="00260100">
        <w:rPr>
          <w:sz w:val="28"/>
        </w:rPr>
        <w:instrText xml:space="preserve">  \</w:instrText>
      </w:r>
      <w:r w:rsidRPr="00BB4910">
        <w:rPr>
          <w:sz w:val="28"/>
          <w:lang w:val="en-US"/>
        </w:rPr>
        <w:instrText>e</w:instrText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fldChar w:fldCharType="end"/>
      </w:r>
      <w:bookmarkEnd w:id="14"/>
      <w:r w:rsidRPr="00260100">
        <w:rPr>
          <w:sz w:val="28"/>
        </w:rPr>
        <w:t>.</w:t>
      </w:r>
      <w:r w:rsidRPr="00260100">
        <w:rPr>
          <w:sz w:val="28"/>
        </w:rPr>
        <w:tab/>
      </w:r>
      <w:r w:rsidRPr="00BB4910">
        <w:rPr>
          <w:sz w:val="28"/>
          <w:szCs w:val="28"/>
          <w:lang w:val="en-US"/>
        </w:rPr>
        <w:t>Online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  <w:lang w:val="en-US"/>
        </w:rPr>
        <w:t>Fabrics</w:t>
      </w:r>
      <w:r w:rsidRPr="00260100">
        <w:rPr>
          <w:sz w:val="28"/>
          <w:szCs w:val="28"/>
        </w:rPr>
        <w:t xml:space="preserve">. </w:t>
      </w:r>
      <w:r w:rsidRPr="00BB4910">
        <w:rPr>
          <w:sz w:val="28"/>
          <w:szCs w:val="28"/>
          <w:lang w:val="en-US"/>
        </w:rPr>
        <w:t>URL</w:t>
      </w:r>
      <w:r w:rsidRPr="00260100">
        <w:rPr>
          <w:sz w:val="28"/>
          <w:szCs w:val="28"/>
        </w:rPr>
        <w:t xml:space="preserve">: </w:t>
      </w:r>
      <w:hyperlink r:id="rId15" w:history="1">
        <w:r w:rsidRPr="00BB4910">
          <w:rPr>
            <w:color w:val="0000FF"/>
            <w:sz w:val="28"/>
            <w:szCs w:val="28"/>
            <w:u w:val="single"/>
            <w:lang w:val="en-US"/>
          </w:rPr>
          <w:t>http</w:t>
        </w:r>
        <w:r w:rsidRPr="00260100">
          <w:rPr>
            <w:color w:val="0000FF"/>
            <w:sz w:val="28"/>
            <w:szCs w:val="28"/>
            <w:u w:val="single"/>
          </w:rPr>
          <w:t>://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www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online</w:t>
        </w:r>
        <w:r w:rsidRPr="00260100">
          <w:rPr>
            <w:color w:val="0000FF"/>
            <w:sz w:val="28"/>
            <w:szCs w:val="28"/>
            <w:u w:val="single"/>
          </w:rPr>
          <w:t>-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fabrics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co</w:t>
        </w:r>
        <w:r w:rsidRPr="00260100">
          <w:rPr>
            <w:color w:val="0000FF"/>
            <w:sz w:val="28"/>
            <w:szCs w:val="28"/>
            <w:u w:val="single"/>
          </w:rPr>
          <w:t>.</w:t>
        </w:r>
        <w:proofErr w:type="spellStart"/>
        <w:r w:rsidRPr="00BB4910">
          <w:rPr>
            <w:color w:val="0000FF"/>
            <w:sz w:val="28"/>
            <w:szCs w:val="28"/>
            <w:u w:val="single"/>
            <w:lang w:val="en-US"/>
          </w:rPr>
          <w:t>uk</w:t>
        </w:r>
        <w:proofErr w:type="spellEnd"/>
        <w:r w:rsidRPr="00260100">
          <w:rPr>
            <w:color w:val="0000FF"/>
            <w:sz w:val="28"/>
            <w:szCs w:val="28"/>
            <w:u w:val="single"/>
          </w:rPr>
          <w:t>/</w:t>
        </w:r>
      </w:hyperlink>
      <w:r w:rsidRPr="00260100">
        <w:rPr>
          <w:sz w:val="28"/>
          <w:szCs w:val="28"/>
        </w:rPr>
        <w:t xml:space="preserve"> (</w:t>
      </w:r>
      <w:r w:rsidRPr="00BB4910">
        <w:rPr>
          <w:sz w:val="28"/>
          <w:szCs w:val="28"/>
        </w:rPr>
        <w:t>дата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</w:rPr>
        <w:t>обращения</w:t>
      </w:r>
      <w:r w:rsidRPr="00260100">
        <w:rPr>
          <w:sz w:val="28"/>
          <w:szCs w:val="28"/>
        </w:rPr>
        <w:t>: 4.04.10).</w:t>
      </w:r>
      <w:r w:rsidRPr="00A0518A">
        <w:rPr>
          <w:sz w:val="28"/>
        </w:rPr>
        <w:t xml:space="preserve"> </w:t>
      </w:r>
    </w:p>
    <w:bookmarkStart w:id="15" w:name="BosC_2010"/>
    <w:p w14:paraId="6FBF7E28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5"/>
      <w:r w:rsidRPr="00260100">
        <w:rPr>
          <w:rFonts w:ascii="Times New Roman" w:eastAsia="Times New Roman" w:hAnsi="Times New Roman" w:cs="Times New Roman"/>
          <w:sz w:val="28"/>
        </w:rPr>
        <w:t>.</w:t>
      </w:r>
      <w:r w:rsidRPr="0026010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</w:t>
      </w:r>
      <w:r w:rsidR="00E61C62" w:rsidRPr="00E61C62">
        <w:rPr>
          <w:rFonts w:ascii="Times New Roman" w:eastAsia="Times New Roman" w:hAnsi="Times New Roman" w:cs="Times New Roman"/>
          <w:sz w:val="28"/>
          <w:lang w:val="en-US"/>
        </w:rPr>
        <w:t>logobabushka</w:t>
      </w:r>
      <w:proofErr w:type="spellEnd"/>
      <w:r w:rsidRPr="00E61C62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6" w:history="1"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  <w:hyperlink r:id="rId17" w:history="1"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http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://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blogobabushka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.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ru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/</w:t>
          </w:r>
        </w:hyperlink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</w:t>
      </w:r>
      <w:proofErr w:type="gramStart"/>
      <w:r w:rsidRPr="00BB4910">
        <w:rPr>
          <w:rFonts w:ascii="Times New Roman" w:eastAsia="Times New Roman" w:hAnsi="Times New Roman" w:cs="Times New Roman"/>
          <w:sz w:val="28"/>
          <w:szCs w:val="28"/>
        </w:rPr>
        <w:t>4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)</w:t>
      </w:r>
      <w:proofErr w:type="gramEnd"/>
      <w:r w:rsidRPr="00BB4910">
        <w:rPr>
          <w:rFonts w:ascii="Times New Roman" w:eastAsia="Times New Roman" w:hAnsi="Times New Roman" w:cs="Times New Roman"/>
          <w:sz w:val="28"/>
          <w:szCs w:val="28"/>
        </w:rPr>
        <w:t>.</w:t>
      </w:r>
    </w:p>
    <w:bookmarkStart w:id="16" w:name="BPHP_2010"/>
    <w:p w14:paraId="2057A9E9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6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ootstap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8" w:history="1"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://</w:t>
        </w:r>
        <w:proofErr w:type="spellStart"/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getbootstrap</w:t>
        </w:r>
        <w:proofErr w:type="spellEnd"/>
        <w:r w:rsidR="00E61C62" w:rsidRPr="00260100">
          <w:rPr>
            <w:rFonts w:ascii="Times New Roman" w:eastAsia="Times New Roman" w:hAnsi="Times New Roman" w:cs="Times New Roman"/>
            <w:sz w:val="28"/>
          </w:rPr>
          <w:t>.</w:t>
        </w:r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com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</w:rPr>
        <w:t>).</w:t>
      </w:r>
    </w:p>
    <w:bookmarkStart w:id="17" w:name="BCFO_2010"/>
    <w:p w14:paraId="5E1E2057" w14:textId="77777777" w:rsidR="00BB4910" w:rsidRPr="00F12A16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 xml:space="preserve"> AUTONUMLGL  \e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7"/>
      <w:r w:rsidRPr="00BB4910">
        <w:rPr>
          <w:rFonts w:ascii="Times New Roman" w:eastAsia="Times New Roman" w:hAnsi="Times New Roman" w:cs="Times New Roman"/>
          <w:sz w:val="28"/>
          <w:lang w:val="en-US"/>
        </w:rPr>
        <w:t>.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ab/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The Curtain Factory Outlet. URL</w:t>
      </w:r>
      <w:r w:rsidRPr="00F12A16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9" w:history="1"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http</w:t>
        </w:r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://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www</w:t>
        </w:r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.</w:t>
        </w:r>
        <w:proofErr w:type="spellStart"/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curtainfactoryoutlet</w:t>
        </w:r>
        <w:proofErr w:type="spellEnd"/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.</w:t>
        </w:r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co</w:t>
        </w:r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.</w:t>
        </w:r>
        <w:proofErr w:type="spellStart"/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uk</w:t>
        </w:r>
        <w:proofErr w:type="spellEnd"/>
        <w:r w:rsidRPr="00F12A16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>/</w:t>
        </w:r>
      </w:hyperlink>
      <w:r w:rsidRPr="00F12A16">
        <w:rPr>
          <w:rFonts w:ascii="Times New Roman" w:eastAsia="Times New Roman" w:hAnsi="Times New Roman" w:cs="Times New Roman"/>
          <w:sz w:val="28"/>
          <w:szCs w:val="28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</w:t>
      </w:r>
      <w:r w:rsidRPr="00F12A16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обращения</w:t>
      </w:r>
      <w:r w:rsidRPr="00F12A16">
        <w:rPr>
          <w:rFonts w:ascii="Times New Roman" w:eastAsia="Times New Roman" w:hAnsi="Times New Roman" w:cs="Times New Roman"/>
          <w:sz w:val="28"/>
          <w:szCs w:val="28"/>
        </w:rPr>
        <w:t>: 4.04.10).</w:t>
      </w:r>
    </w:p>
    <w:bookmarkStart w:id="18" w:name="BДК_ajax_2010"/>
    <w:bookmarkStart w:id="19" w:name="BКСГ_php_2010"/>
    <w:p w14:paraId="44CB9B7F" w14:textId="77777777" w:rsidR="00A0518A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8"/>
      <w:r w:rsidRPr="00BB4910">
        <w:rPr>
          <w:rFonts w:ascii="Times New Roman" w:eastAsia="Times New Roman" w:hAnsi="Times New Roman" w:cs="Times New Roman"/>
          <w:sz w:val="28"/>
        </w:rPr>
        <w:t xml:space="preserve">. Дейв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Крей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Эрик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Паскарелло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Дарре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Джеймс.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Ajax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в действии. Вильямс, 2006 г. , 640 стр.</w:t>
      </w:r>
      <w:r w:rsidR="00A0518A" w:rsidRPr="00A0518A">
        <w:rPr>
          <w:rFonts w:ascii="Times New Roman" w:eastAsia="Times New Roman" w:hAnsi="Times New Roman" w:cs="Times New Roman"/>
          <w:sz w:val="28"/>
        </w:rPr>
        <w:t xml:space="preserve"> </w:t>
      </w:r>
    </w:p>
    <w:p w14:paraId="52193492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8</w:t>
      </w:r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S</w:t>
      </w:r>
      <w:proofErr w:type="spellStart"/>
      <w:r w:rsidRPr="00717FFC">
        <w:rPr>
          <w:rFonts w:ascii="Times New Roman" w:eastAsia="Times New Roman" w:hAnsi="Times New Roman" w:cs="Times New Roman"/>
          <w:sz w:val="28"/>
          <w:szCs w:val="28"/>
        </w:rPr>
        <w:t>kwd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20" w:history="1"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skwd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r w:rsidRPr="003F72EF">
          <w:rPr>
            <w:rStyle w:val="af4"/>
          </w:rPr>
          <w:t>/</w:t>
        </w:r>
      </w:hyperlink>
      <w:r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(дата обращения: 4.04.1</w:t>
      </w:r>
      <w:r w:rsidRPr="00717FF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End w:id="19"/>
    <w:p w14:paraId="2C02B249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9</w:t>
      </w:r>
      <w:r w:rsidR="00BB4910" w:rsidRPr="00BB4910">
        <w:rPr>
          <w:rFonts w:ascii="Times New Roman" w:eastAsia="Times New Roman" w:hAnsi="Times New Roman" w:cs="Times New Roman"/>
          <w:sz w:val="28"/>
        </w:rPr>
        <w:t>.</w:t>
      </w:r>
      <w:r w:rsidR="00BB4910"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BB4910" w:rsidRPr="00BB4910">
        <w:rPr>
          <w:rFonts w:ascii="Times New Roman" w:eastAsia="Times-Roman" w:hAnsi="Times New Roman" w:cs="Times New Roman"/>
          <w:sz w:val="28"/>
        </w:rPr>
        <w:t>Яндекс.Словари</w:t>
      </w:r>
      <w:proofErr w:type="spellEnd"/>
      <w:r w:rsidR="00BB4910" w:rsidRPr="00BB4910">
        <w:rPr>
          <w:rFonts w:ascii="Times New Roman" w:eastAsia="Times-Roman" w:hAnsi="Times New Roman" w:cs="Times New Roman"/>
          <w:sz w:val="28"/>
        </w:rPr>
        <w:t xml:space="preserve">. </w:t>
      </w:r>
      <w:r w:rsidR="00BB4910" w:rsidRPr="00BB4910">
        <w:rPr>
          <w:rFonts w:ascii="Times New Roman" w:eastAsia="Times-Roman" w:hAnsi="Times New Roman" w:cs="Times New Roman"/>
          <w:sz w:val="28"/>
          <w:lang w:val="en-US"/>
        </w:rPr>
        <w:t>URL</w:t>
      </w:r>
      <w:r w:rsidR="00BB4910" w:rsidRPr="00BB4910">
        <w:rPr>
          <w:rFonts w:ascii="Times New Roman" w:eastAsia="Times-Roman" w:hAnsi="Times New Roman" w:cs="Times New Roman"/>
          <w:sz w:val="28"/>
        </w:rPr>
        <w:t xml:space="preserve">: </w:t>
      </w:r>
      <w:hyperlink r:id="rId21" w:history="1"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http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://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slovari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yandex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ru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/</w:t>
        </w:r>
      </w:hyperlink>
      <w:r w:rsidR="00BB4910" w:rsidRPr="00BB4910">
        <w:rPr>
          <w:rFonts w:ascii="Times New Roman" w:eastAsia="Times-Roman" w:hAnsi="Times New Roman" w:cs="Times New Roman"/>
          <w:sz w:val="28"/>
        </w:rPr>
        <w:t xml:space="preserve"> (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0</w:t>
      </w:r>
      <w:r w:rsidR="00BB4910" w:rsidRPr="00BB4910">
        <w:rPr>
          <w:rFonts w:ascii="Times New Roman" w:eastAsia="Times New Roman" w:hAnsi="Times New Roman" w:cs="Times New Roman"/>
          <w:sz w:val="28"/>
        </w:rPr>
        <w:t>).</w:t>
      </w:r>
    </w:p>
    <w:p w14:paraId="7E7E6DE9" w14:textId="77777777" w:rsidR="00BB4910" w:rsidRPr="006C5651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sectPr w:rsidR="00BB4910" w:rsidRPr="006C5651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Times-Roman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7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1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2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4"/>
  </w:num>
  <w:num w:numId="2">
    <w:abstractNumId w:val="2"/>
  </w:num>
  <w:num w:numId="3">
    <w:abstractNumId w:val="14"/>
  </w:num>
  <w:num w:numId="4">
    <w:abstractNumId w:val="5"/>
  </w:num>
  <w:num w:numId="5">
    <w:abstractNumId w:val="12"/>
  </w:num>
  <w:num w:numId="6">
    <w:abstractNumId w:val="3"/>
  </w:num>
  <w:num w:numId="7">
    <w:abstractNumId w:val="8"/>
  </w:num>
  <w:num w:numId="8">
    <w:abstractNumId w:val="1"/>
  </w:num>
  <w:num w:numId="9">
    <w:abstractNumId w:val="13"/>
  </w:num>
  <w:num w:numId="10">
    <w:abstractNumId w:val="10"/>
  </w:num>
  <w:num w:numId="11">
    <w:abstractNumId w:val="6"/>
  </w:num>
  <w:num w:numId="12">
    <w:abstractNumId w:val="0"/>
  </w:num>
  <w:num w:numId="13">
    <w:abstractNumId w:val="11"/>
  </w:num>
  <w:num w:numId="14">
    <w:abstractNumId w:val="7"/>
  </w:num>
  <w:num w:numId="15">
    <w:abstractNumId w:val="9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463CD"/>
    <w:rsid w:val="00155A32"/>
    <w:rsid w:val="00161EDC"/>
    <w:rsid w:val="001627E7"/>
    <w:rsid w:val="0016336E"/>
    <w:rsid w:val="001C42D9"/>
    <w:rsid w:val="001D0C80"/>
    <w:rsid w:val="001F13F5"/>
    <w:rsid w:val="002547C2"/>
    <w:rsid w:val="00260100"/>
    <w:rsid w:val="00272013"/>
    <w:rsid w:val="002A22C9"/>
    <w:rsid w:val="002F2EC7"/>
    <w:rsid w:val="004917EC"/>
    <w:rsid w:val="004B3B80"/>
    <w:rsid w:val="0050356D"/>
    <w:rsid w:val="00554A80"/>
    <w:rsid w:val="005B087D"/>
    <w:rsid w:val="005F6490"/>
    <w:rsid w:val="00643CBC"/>
    <w:rsid w:val="00644C99"/>
    <w:rsid w:val="006711F1"/>
    <w:rsid w:val="00685E18"/>
    <w:rsid w:val="006C5651"/>
    <w:rsid w:val="00717FFC"/>
    <w:rsid w:val="007423AA"/>
    <w:rsid w:val="007605FA"/>
    <w:rsid w:val="007A76A4"/>
    <w:rsid w:val="00802585"/>
    <w:rsid w:val="008136A2"/>
    <w:rsid w:val="00834253"/>
    <w:rsid w:val="008A312D"/>
    <w:rsid w:val="008B4CB6"/>
    <w:rsid w:val="008E2E9D"/>
    <w:rsid w:val="00903F85"/>
    <w:rsid w:val="00941B5B"/>
    <w:rsid w:val="00943CC8"/>
    <w:rsid w:val="009F079C"/>
    <w:rsid w:val="00A0518A"/>
    <w:rsid w:val="00A23A0B"/>
    <w:rsid w:val="00A3609F"/>
    <w:rsid w:val="00A600C1"/>
    <w:rsid w:val="00A720AB"/>
    <w:rsid w:val="00BB4910"/>
    <w:rsid w:val="00BE72EC"/>
    <w:rsid w:val="00C11D6B"/>
    <w:rsid w:val="00C2015B"/>
    <w:rsid w:val="00CF7138"/>
    <w:rsid w:val="00E61C62"/>
    <w:rsid w:val="00E704DA"/>
    <w:rsid w:val="00E924A9"/>
    <w:rsid w:val="00EA1E31"/>
    <w:rsid w:val="00EB6494"/>
    <w:rsid w:val="00F12A16"/>
    <w:rsid w:val="00F234DE"/>
    <w:rsid w:val="00F30446"/>
    <w:rsid w:val="00F451C4"/>
    <w:rsid w:val="00F60A98"/>
    <w:rsid w:val="00F86E00"/>
    <w:rsid w:val="00FA43B3"/>
    <w:rsid w:val="00FC0F88"/>
    <w:rsid w:val="00FD36E1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webeffector.ru/wiki/%D0%A1%D1%81%D1%8B%D0%BB%D0%BA%D0%B0" TargetMode="External"/><Relationship Id="rId13" Type="http://schemas.openxmlformats.org/officeDocument/2006/relationships/hyperlink" Target="http://www.cossa.ru/" TargetMode="External"/><Relationship Id="rId18" Type="http://schemas.openxmlformats.org/officeDocument/2006/relationships/hyperlink" Target="http://getbootstrap.com/" TargetMode="External"/><Relationship Id="rId3" Type="http://schemas.openxmlformats.org/officeDocument/2006/relationships/styles" Target="styles.xml"/><Relationship Id="rId21" Type="http://schemas.openxmlformats.org/officeDocument/2006/relationships/hyperlink" Target="http://slovari.yandex.ru/" TargetMode="External"/><Relationship Id="rId7" Type="http://schemas.openxmlformats.org/officeDocument/2006/relationships/hyperlink" Target="http://www.webeffector.ru/wiki/%D0%97%D0%B0%D0%BF%D1%80%D0%BE%D1%81" TargetMode="External"/><Relationship Id="rId12" Type="http://schemas.openxmlformats.org/officeDocument/2006/relationships/image" Target="media/image1.png"/><Relationship Id="rId17" Type="http://schemas.openxmlformats.org/officeDocument/2006/relationships/hyperlink" Target="http://blogobabushka.ru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oscommerce.com/" TargetMode="External"/><Relationship Id="rId20" Type="http://schemas.openxmlformats.org/officeDocument/2006/relationships/hyperlink" Target="%20http://skwd.ru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allpositions.ru/" TargetMode="External"/><Relationship Id="rId24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hyperlink" Target="http://www.online-fabrics.co.uk/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://www.megaindex.ru" TargetMode="External"/><Relationship Id="rId19" Type="http://schemas.openxmlformats.org/officeDocument/2006/relationships/hyperlink" Target="http://www.curtainfactoryoutlet.co.uk/" TargetMode="External"/><Relationship Id="rId4" Type="http://schemas.microsoft.com/office/2007/relationships/stylesWithEffects" Target="stylesWithEffects.xml"/><Relationship Id="rId9" Type="http://schemas.openxmlformats.org/officeDocument/2006/relationships/hyperlink" Target="http://searchenginez.ru/strategii-prodvizheniya-sajtov/" TargetMode="External"/><Relationship Id="rId14" Type="http://schemas.openxmlformats.org/officeDocument/2006/relationships/hyperlink" Target="http://www.webeffector.ru/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98D7001-26F1-41C6-858B-37FC554E5F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1615</Words>
  <Characters>9207</Characters>
  <Application>Microsoft Office Word</Application>
  <DocSecurity>0</DocSecurity>
  <Lines>76</Lines>
  <Paragraphs>2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Крокодил</cp:lastModifiedBy>
  <cp:revision>2</cp:revision>
  <cp:lastPrinted>2007-04-23T16:06:00Z</cp:lastPrinted>
  <dcterms:created xsi:type="dcterms:W3CDTF">2014-01-20T18:09:00Z</dcterms:created>
  <dcterms:modified xsi:type="dcterms:W3CDTF">2014-01-20T18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povef@is74.ru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